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AB3B94">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AB3B94">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AB3B94">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B3B94">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B3B94">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B3B94">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B3B94">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B3B94">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376F87" w:rsidRDefault="00AB3B94"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AB3B94" w:rsidRPr="00376F87" w:rsidRDefault="00AB3B94"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2D61DC" w:rsidRDefault="00AB3B94"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AB3B94" w:rsidRPr="002D61DC" w:rsidRDefault="00AB3B94"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2D61DC" w:rsidRDefault="00AB3B94"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AB3B94" w:rsidRPr="002D61DC" w:rsidRDefault="00AB3B94"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2D61DC" w:rsidRDefault="00AB3B94"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AB3B94" w:rsidRPr="002D61DC" w:rsidRDefault="00AB3B94"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043D65" w:rsidRDefault="00AB3B94"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AB3B94" w:rsidRPr="00043D65" w:rsidRDefault="00AB3B94"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043D65" w:rsidRDefault="00AB3B94"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AB3B94" w:rsidRPr="00043D65" w:rsidRDefault="00AB3B94"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AB3B94" w:rsidRPr="002D61DC" w:rsidRDefault="00AB3B94"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AB3B94" w:rsidRPr="00043D65" w:rsidRDefault="00AB3B94"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AB3B94" w:rsidRPr="002D61DC" w:rsidRDefault="00AB3B94"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AB3B94" w:rsidRPr="00043D65" w:rsidRDefault="00AB3B94"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B3B94" w:rsidRPr="00E77409" w:rsidRDefault="00AB3B94"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AB3B94" w:rsidRPr="00E77409" w:rsidRDefault="00AB3B94"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B3B94" w:rsidRPr="0094058E" w:rsidRDefault="00AB3B94"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AB3B94" w:rsidRPr="0094058E" w:rsidRDefault="00AB3B94"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B3B94" w:rsidRPr="00E77409" w:rsidRDefault="00AB3B94"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AB3B94" w:rsidRPr="00E77409" w:rsidRDefault="00AB3B94"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AB3B94" w:rsidRPr="005702AD" w:rsidRDefault="00AB3B94"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AB3B94" w:rsidRPr="005702AD" w:rsidRDefault="00AB3B94"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AB3B94" w:rsidRPr="000B6C76" w:rsidRDefault="00AB3B94"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AB3B94" w:rsidRPr="005702AD" w:rsidRDefault="00AB3B94"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AB3B94" w:rsidRPr="00A46B76" w:rsidRDefault="00AB3B94"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AB3B94" w:rsidRPr="005702AD" w:rsidRDefault="00AB3B94"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AB3B94" w:rsidRPr="005702AD" w:rsidRDefault="00AB3B94"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AB3B94" w:rsidRPr="000B6C76" w:rsidRDefault="00AB3B94"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AB3B94" w:rsidRPr="005702AD" w:rsidRDefault="00AB3B94"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AB3B94" w:rsidRPr="00A46B76" w:rsidRDefault="00AB3B94"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AB3B94" w:rsidRPr="005702AD" w:rsidRDefault="00AB3B94"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AB3B94" w:rsidRPr="005702AD" w:rsidRDefault="00AB3B94"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AB3B94" w:rsidRPr="00351D98" w:rsidRDefault="00AB3B94"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AB3B94" w:rsidRPr="00351D98" w:rsidRDefault="00AB3B94"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AB3B94" w:rsidRPr="005702AD" w:rsidRDefault="00AB3B94"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AB3B94" w:rsidRPr="005702AD" w:rsidRDefault="00AB3B94"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AB3B94" w:rsidRDefault="00AB3B94" w:rsidP="00C83953">
                            <w:r>
                              <w:t xml:space="preserve">Mengajukan </w:t>
                            </w:r>
                          </w:p>
                          <w:p w:rsidR="00AB3B94" w:rsidRPr="004D200C" w:rsidRDefault="00AB3B94"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AB3B94" w:rsidRDefault="00AB3B94" w:rsidP="00C83953">
                      <w:r>
                        <w:t xml:space="preserve">Mengajukan </w:t>
                      </w:r>
                    </w:p>
                    <w:p w:rsidR="00AB3B94" w:rsidRPr="004D200C" w:rsidRDefault="00AB3B94"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27417863"/>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fldSimple w:instr=" SEQ Gambar \* ARABIC ">
        <w:r w:rsidR="00A33D0C">
          <w:rPr>
            <w:noProof/>
          </w:rPr>
          <w:t>6</w:t>
        </w:r>
      </w:fldSimple>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AB3B94" w:rsidRDefault="00AB3B94" w:rsidP="00613989"/>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r w:rsidR="00717DFD">
        <w:t xml:space="preserve"> </w:t>
      </w:r>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E4727E" w:rsidRDefault="00E4727E" w:rsidP="0077344A">
      <w:pPr>
        <w:pStyle w:val="Gambar0"/>
      </w:pPr>
      <w:bookmarkStart w:id="257" w:name="_Toc30016301"/>
      <w:r w:rsidRPr="00E4727E">
        <w:t xml:space="preserve">Gambar </w:t>
      </w:r>
      <w:fldSimple w:instr=" SEQ Gambar \* ARABIC ">
        <w:r w:rsidR="00A33D0C">
          <w:rPr>
            <w:noProof/>
          </w:rPr>
          <w:t>9</w:t>
        </w:r>
      </w:fldSimple>
      <w:r w:rsidRPr="00E4727E">
        <w:t xml:space="preserve"> Halaman Home</w:t>
      </w:r>
      <w:bookmarkEnd w:id="257"/>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0F5A64" w:rsidRDefault="000F5A64" w:rsidP="000E2F44"/>
    <w:p w:rsidR="001E28C4" w:rsidRDefault="001E28C4" w:rsidP="001E28C4">
      <w:pPr>
        <w:pStyle w:val="Heading3"/>
      </w:pPr>
      <w:bookmarkStart w:id="258" w:name="_Toc30016279"/>
      <w:r>
        <w:t xml:space="preserve">Halaman </w:t>
      </w:r>
      <w:r w:rsidRPr="001E28C4">
        <w:t>Login</w:t>
      </w:r>
      <w:bookmarkEnd w:id="258"/>
    </w:p>
    <w:p w:rsidR="00253218" w:rsidRDefault="001C5CFE" w:rsidP="00F14A59">
      <w:pPr>
        <w:pStyle w:val="Gambar0"/>
      </w:pPr>
      <w:bookmarkStart w:id="259" w:name="_Toc30016302"/>
      <w:r>
        <w:t xml:space="preserve">Gambar </w:t>
      </w:r>
      <w:fldSimple w:instr=" SEQ Gambar \* ARABIC ">
        <w:r w:rsidR="00A33D0C">
          <w:rPr>
            <w:noProof/>
          </w:rPr>
          <w:t>10</w:t>
        </w:r>
      </w:fldSimple>
      <w:r>
        <w:t xml:space="preserve"> </w:t>
      </w:r>
      <w:r w:rsidR="001B699E">
        <w:t>Halaman Login</w:t>
      </w:r>
      <w:bookmarkEnd w:id="259"/>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AB3B94" w:rsidRPr="00CD5A6D" w:rsidRDefault="00AB3B94"/>
    <w:p w:rsidR="001E28C4" w:rsidRDefault="001E28C4" w:rsidP="001E28C4">
      <w:pPr>
        <w:pStyle w:val="Heading3"/>
      </w:pPr>
      <w:bookmarkStart w:id="260" w:name="_Toc30016280"/>
      <w:r>
        <w:lastRenderedPageBreak/>
        <w:t>Halaman Data Karyawan</w:t>
      </w:r>
      <w:bookmarkEnd w:id="260"/>
    </w:p>
    <w:p w:rsidR="001E28C4" w:rsidRDefault="001C5CFE" w:rsidP="001E28C4">
      <w:pPr>
        <w:pStyle w:val="Gambar0"/>
      </w:pPr>
      <w:bookmarkStart w:id="261" w:name="_Toc30016303"/>
      <w:r>
        <w:t xml:space="preserve">Gambar </w:t>
      </w:r>
      <w:fldSimple w:instr=" SEQ Gambar \* ARABIC ">
        <w:r w:rsidR="00A33D0C">
          <w:rPr>
            <w:noProof/>
          </w:rPr>
          <w:t>11</w:t>
        </w:r>
      </w:fldSimple>
      <w:r>
        <w:t xml:space="preserve"> Halaman </w:t>
      </w:r>
      <w:r w:rsidR="001E28C4">
        <w:t xml:space="preserve">Data </w:t>
      </w:r>
      <w:r>
        <w:t>Karyawan</w:t>
      </w:r>
      <w:bookmarkEnd w:id="261"/>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1E28C4" w:rsidRDefault="001E28C4" w:rsidP="001E28C4"/>
    <w:p w:rsidR="001E28C4" w:rsidRDefault="001E28C4" w:rsidP="001E28C4">
      <w:pPr>
        <w:pStyle w:val="Heading3"/>
      </w:pPr>
      <w:bookmarkStart w:id="262" w:name="_Toc30016281"/>
      <w:r w:rsidRPr="001E28C4">
        <w:t>Halaman Formulir ER</w:t>
      </w:r>
      <w:bookmarkEnd w:id="262"/>
    </w:p>
    <w:p w:rsidR="0080330A" w:rsidRDefault="00296641" w:rsidP="00296641">
      <w:pPr>
        <w:pStyle w:val="Gambar0"/>
      </w:pPr>
      <w:bookmarkStart w:id="263" w:name="_Toc30016304"/>
      <w:r>
        <w:t xml:space="preserve">Gambar </w:t>
      </w:r>
      <w:fldSimple w:instr=" SEQ Gambar \* ARABIC ">
        <w:r w:rsidR="00A33D0C">
          <w:rPr>
            <w:noProof/>
          </w:rPr>
          <w:t>12</w:t>
        </w:r>
      </w:fldSimple>
      <w:r>
        <w:t xml:space="preserve"> Halaman </w:t>
      </w:r>
      <w:r w:rsidR="001E28C4">
        <w:t>Formulir ER</w:t>
      </w:r>
      <w:r w:rsidR="0080330A" w:rsidRPr="0080330A">
        <w:rPr>
          <w:noProof/>
        </w:rPr>
        <w:t xml:space="preserve"> </w:t>
      </w:r>
      <w:r w:rsidR="0080330A">
        <w:rPr>
          <w:noProof/>
        </w:rPr>
        <w:drawing>
          <wp:anchor distT="0" distB="0" distL="114300" distR="114300" simplePos="0" relativeHeight="251794432" behindDoc="0" locked="0" layoutInCell="1" allowOverlap="1" wp14:anchorId="035B6CC7" wp14:editId="6568BEB2">
            <wp:simplePos x="0" y="0"/>
            <wp:positionH relativeFrom="column">
              <wp:posOffset>0</wp:posOffset>
            </wp:positionH>
            <wp:positionV relativeFrom="paragraph">
              <wp:posOffset>38989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bookmarkEnd w:id="263"/>
    </w:p>
    <w:p w:rsidR="00D05394" w:rsidRDefault="0080330A" w:rsidP="0080330A">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6D56FB" w:rsidRDefault="006D56FB" w:rsidP="00A86D97">
      <w:pPr>
        <w:pStyle w:val="Gambar0"/>
      </w:pPr>
      <w:bookmarkStart w:id="265" w:name="_Toc30016305"/>
      <w:r>
        <w:t xml:space="preserve">Gambar </w:t>
      </w:r>
      <w:fldSimple w:instr=" SEQ Gambar \* ARABIC ">
        <w:r w:rsidR="00A33D0C">
          <w:rPr>
            <w:noProof/>
          </w:rPr>
          <w:t>13</w:t>
        </w:r>
      </w:fldSimple>
      <w:r w:rsidR="00A86D97">
        <w:t xml:space="preserve"> </w:t>
      </w:r>
      <w:r w:rsidR="00A86D97" w:rsidRPr="00A86D97">
        <w:t>Halaman List Status</w:t>
      </w:r>
      <w:bookmarkEnd w:id="265"/>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Default="001D1095" w:rsidP="001D1095"/>
    <w:p w:rsidR="002609E7" w:rsidRPr="001D1095" w:rsidRDefault="002609E7" w:rsidP="001D1095"/>
    <w:p w:rsidR="00E31158" w:rsidRDefault="00BE1D80" w:rsidP="00BE1D80">
      <w:pPr>
        <w:pStyle w:val="Heading3"/>
      </w:pPr>
      <w:bookmarkStart w:id="266" w:name="_Toc30016283"/>
      <w:r>
        <w:t>Halaman Komentar</w:t>
      </w:r>
      <w:bookmarkEnd w:id="266"/>
      <w:r w:rsidR="00E31158">
        <w:br/>
      </w:r>
    </w:p>
    <w:p w:rsidR="00E31158" w:rsidRDefault="00E31158" w:rsidP="00E31158">
      <w:pPr>
        <w:pStyle w:val="Gambar0"/>
      </w:pPr>
      <w:bookmarkStart w:id="267" w:name="_Toc30016306"/>
      <w:r>
        <w:rPr>
          <w:noProof/>
        </w:rPr>
        <w:drawing>
          <wp:anchor distT="0" distB="0" distL="114300" distR="114300" simplePos="0" relativeHeight="251795456" behindDoc="0" locked="0" layoutInCell="1" allowOverlap="1" wp14:anchorId="12C11423" wp14:editId="142E4567">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fldSimple w:instr=" SEQ Gambar \* ARABIC ">
        <w:r w:rsidR="00A33D0C">
          <w:rPr>
            <w:noProof/>
          </w:rPr>
          <w:t>14</w:t>
        </w:r>
      </w:fldSimple>
      <w:r>
        <w:t xml:space="preserve"> Halaman Komentar</w:t>
      </w:r>
      <w:bookmarkEnd w:id="267"/>
    </w:p>
    <w:p w:rsidR="00BE1D80" w:rsidRDefault="00BE1D80" w:rsidP="00E31158">
      <w:pPr>
        <w:pStyle w:val="Gambar0"/>
      </w:pPr>
      <w:r>
        <w:br/>
      </w:r>
      <w:r>
        <w:br/>
      </w:r>
      <w:r>
        <w:br/>
      </w:r>
    </w:p>
    <w:p w:rsidR="00F804B6" w:rsidRDefault="00BE1D80" w:rsidP="00F804B6">
      <w:pPr>
        <w:pStyle w:val="Heading1"/>
      </w:pP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r>
        <w:t xml:space="preserve">Tabel </w:t>
      </w:r>
      <w:fldSimple w:instr=" SEQ Tabel \* ARABIC ">
        <w:r>
          <w:rPr>
            <w:noProof/>
          </w:rPr>
          <w:t>13</w:t>
        </w:r>
      </w:fldSimple>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F28BD" w:rsidTr="00AB7872">
        <w:tc>
          <w:tcPr>
            <w:tcW w:w="1435" w:type="dxa"/>
          </w:tcPr>
          <w:p w:rsidR="001F28BD" w:rsidRDefault="001F28BD" w:rsidP="00E205C3">
            <w:pPr>
              <w:pStyle w:val="Tabel0"/>
            </w:pPr>
            <w:r>
              <w:t>Remember</w:t>
            </w:r>
          </w:p>
        </w:tc>
        <w:tc>
          <w:tcPr>
            <w:tcW w:w="5220" w:type="dxa"/>
          </w:tcPr>
          <w:p w:rsidR="001F28BD" w:rsidRDefault="001F28BD" w:rsidP="00AB7872">
            <w:pPr>
              <w:pStyle w:val="Tabel0"/>
              <w:jc w:val="left"/>
            </w:pPr>
            <w:r>
              <w:t xml:space="preserve">Fitur mengingat inputan </w:t>
            </w:r>
            <w:r w:rsidR="00AB7872">
              <w:t>userame dan p</w:t>
            </w:r>
            <w:r>
              <w:t>assword</w:t>
            </w:r>
            <w:r w:rsidR="00AB7872">
              <w:t xml:space="preserve"> </w:t>
            </w:r>
          </w:p>
        </w:tc>
        <w:tc>
          <w:tcPr>
            <w:tcW w:w="1440" w:type="dxa"/>
          </w:tcPr>
          <w:p w:rsidR="001F28BD" w:rsidRDefault="00AB7872" w:rsidP="00E205C3">
            <w:pPr>
              <w:pStyle w:val="Tabel0"/>
            </w:pPr>
            <w:r>
              <w:t>Remember</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5A3B7A" w:rsidP="00197819">
      <w:pPr>
        <w:pStyle w:val="ListParagraph"/>
        <w:numPr>
          <w:ilvl w:val="0"/>
          <w:numId w:val="47"/>
        </w:numPr>
        <w:spacing w:line="276" w:lineRule="auto"/>
      </w:pPr>
      <w:r>
        <w:t xml:space="preserve">Setelah berhasil masuk atau login applikasi maka akan menampilkan halaman utama. </w:t>
      </w:r>
    </w:p>
    <w:p w:rsidR="00A33D0C" w:rsidRDefault="00A33D0C" w:rsidP="00037B14"/>
    <w:p w:rsidR="00A33D0C" w:rsidRDefault="00CD6143" w:rsidP="00CD6143">
      <w:pPr>
        <w:jc w:val="center"/>
      </w:pPr>
      <w:r>
        <w:rPr>
          <w:noProof/>
        </w:rPr>
        <w:lastRenderedPageBreak/>
        <w:drawing>
          <wp:anchor distT="0" distB="0" distL="114300" distR="114300" simplePos="0" relativeHeight="251799552" behindDoc="0" locked="0" layoutInCell="1" allowOverlap="1">
            <wp:simplePos x="0" y="0"/>
            <wp:positionH relativeFrom="page">
              <wp:align>center</wp:align>
            </wp:positionH>
            <wp:positionV relativeFrom="paragraph">
              <wp:posOffset>19050</wp:posOffset>
            </wp:positionV>
            <wp:extent cx="5057775" cy="3080385"/>
            <wp:effectExtent l="19050" t="19050" r="28575" b="24765"/>
            <wp:wrapThrough wrapText="bothSides">
              <wp:wrapPolygon edited="0">
                <wp:start x="-81" y="-134"/>
                <wp:lineTo x="-81" y="21640"/>
                <wp:lineTo x="21641" y="21640"/>
                <wp:lineTo x="21641" y="-134"/>
                <wp:lineTo x="-81" y="-134"/>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57775" cy="308038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3" w:name="_Toc30016307"/>
      <w:r w:rsidR="00A33D0C">
        <w:t xml:space="preserve">Gambar </w:t>
      </w:r>
      <w:fldSimple w:instr=" SEQ Gambar \* ARABIC ">
        <w:r w:rsidR="00A33D0C">
          <w:rPr>
            <w:noProof/>
          </w:rPr>
          <w:t>15</w:t>
        </w:r>
      </w:fldSimple>
      <w:r w:rsidR="00A33D0C">
        <w:t xml:space="preserve"> </w:t>
      </w:r>
      <w:r w:rsidR="00A33D0C" w:rsidRPr="008663CF">
        <w:t>Halaman</w:t>
      </w:r>
      <w:r w:rsidR="00A33D0C">
        <w:t xml:space="preserve"> Login</w:t>
      </w:r>
      <w:bookmarkStart w:id="274" w:name="_GoBack"/>
      <w:bookmarkEnd w:id="273"/>
      <w:bookmarkEnd w:id="274"/>
    </w:p>
    <w:p w:rsidR="00CD6143" w:rsidRDefault="00CD6143" w:rsidP="00CD6143">
      <w:pPr>
        <w:jc w:val="center"/>
      </w:pPr>
    </w:p>
    <w:p w:rsidR="00B651A5" w:rsidRDefault="00B651A5" w:rsidP="00B651A5">
      <w:pPr>
        <w:pStyle w:val="Heading3"/>
      </w:pPr>
      <w:r>
        <w:t>Implementasi Halaman Personal Data Karyawan</w:t>
      </w:r>
    </w:p>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5" w:name="_Toc30016288"/>
      <w:r>
        <w:lastRenderedPageBreak/>
        <w:t xml:space="preserve">BAB V </w:t>
      </w:r>
      <w:r>
        <w:br/>
        <w:t>KESIMPULAN DAN SARAN</w:t>
      </w:r>
      <w:bookmarkEnd w:id="275"/>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6" w:name="_Toc30015037"/>
      <w:bookmarkStart w:id="277" w:name="_Toc30016289"/>
      <w:bookmarkEnd w:id="276"/>
      <w:bookmarkEnd w:id="277"/>
    </w:p>
    <w:p w:rsidR="0038113A" w:rsidRDefault="0044479C" w:rsidP="0044479C">
      <w:pPr>
        <w:pStyle w:val="Heading2"/>
        <w:jc w:val="both"/>
        <w:rPr>
          <w:noProof/>
        </w:rPr>
      </w:pPr>
      <w:bookmarkStart w:id="278" w:name="_Toc30016290"/>
      <w:r>
        <w:t>Kesimpulan</w:t>
      </w:r>
      <w:bookmarkEnd w:id="278"/>
    </w:p>
    <w:p w:rsidR="0044479C" w:rsidRPr="0044479C" w:rsidRDefault="0044479C" w:rsidP="0038113A">
      <w:pPr>
        <w:ind w:left="576"/>
        <w:rPr>
          <w:noProof/>
        </w:rPr>
      </w:pPr>
      <w:r w:rsidRPr="0044479C">
        <w:t>Bagian ini memuat simpulan yang merupakan rangkuman dari hasil analisis kinerja pada bagian sebelumnya.  Kesimpulan dan saran dibuat dalam bentuk point.</w:t>
      </w:r>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4"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5"/>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76BC" w:rsidRDefault="00A176BC" w:rsidP="00C83953">
      <w:r>
        <w:separator/>
      </w:r>
    </w:p>
    <w:p w:rsidR="00A176BC" w:rsidRDefault="00A176BC"/>
    <w:p w:rsidR="00A176BC" w:rsidRDefault="00A176BC"/>
    <w:p w:rsidR="00A176BC" w:rsidRDefault="00A176BC" w:rsidP="000A232B"/>
  </w:endnote>
  <w:endnote w:type="continuationSeparator" w:id="0">
    <w:p w:rsidR="00A176BC" w:rsidRDefault="00A176BC" w:rsidP="00C83953">
      <w:r>
        <w:continuationSeparator/>
      </w:r>
    </w:p>
    <w:p w:rsidR="00A176BC" w:rsidRDefault="00A176BC"/>
    <w:p w:rsidR="00A176BC" w:rsidRDefault="00A176BC"/>
    <w:p w:rsidR="00A176BC" w:rsidRDefault="00A176BC"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AB3B94" w:rsidRDefault="00AB3B94" w:rsidP="005D1685">
        <w:pPr>
          <w:pStyle w:val="Footer"/>
          <w:jc w:val="center"/>
        </w:pPr>
        <w:r>
          <w:fldChar w:fldCharType="begin"/>
        </w:r>
        <w:r>
          <w:instrText xml:space="preserve"> PAGE   \* MERGEFORMAT </w:instrText>
        </w:r>
        <w:r>
          <w:fldChar w:fldCharType="separate"/>
        </w:r>
        <w:r w:rsidR="002609E7">
          <w:rPr>
            <w:noProof/>
          </w:rPr>
          <w:t>31</w:t>
        </w:r>
        <w:r>
          <w:rPr>
            <w:noProof/>
          </w:rPr>
          <w:fldChar w:fldCharType="end"/>
        </w:r>
      </w:p>
    </w:sdtContent>
  </w:sdt>
  <w:p w:rsidR="00AB3B94" w:rsidRDefault="00AB3B94" w:rsidP="00C83953">
    <w:pPr>
      <w:pStyle w:val="Footer"/>
    </w:pPr>
  </w:p>
  <w:p w:rsidR="00AB3B94" w:rsidRDefault="00AB3B94"/>
  <w:p w:rsidR="00AB3B94" w:rsidRDefault="00AB3B94"/>
  <w:p w:rsidR="00AB3B94" w:rsidRDefault="00AB3B94"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AB3B94" w:rsidRDefault="00AB3B94">
        <w:pPr>
          <w:pStyle w:val="Footer"/>
          <w:jc w:val="center"/>
        </w:pPr>
        <w:r>
          <w:fldChar w:fldCharType="begin"/>
        </w:r>
        <w:r>
          <w:instrText xml:space="preserve"> PAGE   \* MERGEFORMAT </w:instrText>
        </w:r>
        <w:r>
          <w:fldChar w:fldCharType="separate"/>
        </w:r>
        <w:r w:rsidR="002609E7">
          <w:rPr>
            <w:noProof/>
          </w:rPr>
          <w:t>1</w:t>
        </w:r>
        <w:r>
          <w:rPr>
            <w:noProof/>
          </w:rPr>
          <w:fldChar w:fldCharType="end"/>
        </w:r>
      </w:p>
    </w:sdtContent>
  </w:sdt>
  <w:p w:rsidR="00AB3B94" w:rsidRDefault="00AB3B9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76BC" w:rsidRDefault="00A176BC" w:rsidP="00C83953">
      <w:r>
        <w:separator/>
      </w:r>
    </w:p>
    <w:p w:rsidR="00A176BC" w:rsidRDefault="00A176BC"/>
    <w:p w:rsidR="00A176BC" w:rsidRDefault="00A176BC"/>
    <w:p w:rsidR="00A176BC" w:rsidRDefault="00A176BC" w:rsidP="000A232B"/>
  </w:footnote>
  <w:footnote w:type="continuationSeparator" w:id="0">
    <w:p w:rsidR="00A176BC" w:rsidRDefault="00A176BC" w:rsidP="00C83953">
      <w:r>
        <w:continuationSeparator/>
      </w:r>
    </w:p>
    <w:p w:rsidR="00A176BC" w:rsidRDefault="00A176BC"/>
    <w:p w:rsidR="00A176BC" w:rsidRDefault="00A176BC"/>
    <w:p w:rsidR="00A176BC" w:rsidRDefault="00A176BC"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73A9"/>
    <w:rsid w:val="0078175F"/>
    <w:rsid w:val="00781E41"/>
    <w:rsid w:val="007835DD"/>
    <w:rsid w:val="007852BE"/>
    <w:rsid w:val="00785CAA"/>
    <w:rsid w:val="00785D53"/>
    <w:rsid w:val="00787B90"/>
    <w:rsid w:val="00787FE6"/>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4542"/>
    <w:rsid w:val="00C24717"/>
    <w:rsid w:val="00C251CC"/>
    <w:rsid w:val="00C25DB4"/>
    <w:rsid w:val="00C25F3C"/>
    <w:rsid w:val="00C30D0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B7E94"/>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E9D1A5-86AB-4377-9F5F-8049C4114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40</Pages>
  <Words>6604</Words>
  <Characters>3764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29</cp:revision>
  <cp:lastPrinted>2019-02-21T10:03:00Z</cp:lastPrinted>
  <dcterms:created xsi:type="dcterms:W3CDTF">2020-01-15T12:28:00Z</dcterms:created>
  <dcterms:modified xsi:type="dcterms:W3CDTF">2020-01-17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